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6C6A36E" w14:textId="77777777" w:rsidR="004A527D" w:rsidRPr="006C7809" w:rsidRDefault="004A527D" w:rsidP="004A527D">
      <w:pPr>
        <w:rPr>
          <w:b/>
          <w:bCs/>
          <w:i/>
          <w:iCs/>
          <w:sz w:val="24"/>
          <w:szCs w:val="24"/>
        </w:rPr>
      </w:pPr>
      <w:r w:rsidRPr="006C7809">
        <w:rPr>
          <w:b/>
          <w:bCs/>
          <w:i/>
          <w:iCs/>
          <w:sz w:val="24"/>
          <w:szCs w:val="24"/>
        </w:rPr>
        <w:t>Results</w:t>
      </w:r>
    </w:p>
    <w:p w14:paraId="34BC4194" w14:textId="6C33623B" w:rsidR="00D170B1" w:rsidRPr="006C7809" w:rsidRDefault="004A527D">
      <w:pPr>
        <w:rPr>
          <w:i/>
          <w:iCs/>
          <w:sz w:val="24"/>
          <w:szCs w:val="24"/>
        </w:rPr>
      </w:pPr>
      <w:r w:rsidRPr="006C7809">
        <w:rPr>
          <w:i/>
          <w:iCs/>
          <w:sz w:val="24"/>
          <w:szCs w:val="24"/>
        </w:rPr>
        <w:t>Descriptive results, MLST and phylogenetic analyses</w:t>
      </w:r>
    </w:p>
    <w:p w14:paraId="41E66183" w14:textId="6037534B" w:rsidR="004A527D" w:rsidRDefault="004A527D" w:rsidP="006C7809">
      <w:pPr>
        <w:ind w:firstLine="360"/>
        <w:rPr>
          <w:sz w:val="24"/>
          <w:szCs w:val="24"/>
        </w:rPr>
      </w:pPr>
      <w:r w:rsidRPr="006C7809">
        <w:rPr>
          <w:sz w:val="24"/>
          <w:szCs w:val="24"/>
        </w:rPr>
        <w:t xml:space="preserve">In total, 136 potentially persistent </w:t>
      </w:r>
      <w:r w:rsidRPr="006C7809">
        <w:rPr>
          <w:i/>
          <w:iCs/>
          <w:sz w:val="24"/>
          <w:szCs w:val="24"/>
        </w:rPr>
        <w:t>S. chromogenes</w:t>
      </w:r>
      <w:r w:rsidRPr="006C7809">
        <w:rPr>
          <w:sz w:val="24"/>
          <w:szCs w:val="24"/>
        </w:rPr>
        <w:t xml:space="preserve"> IMI were identified from the dataset. There were 91 potentially persistent IMI which were associated with 3 sequential quarter-observations and 45 which were associated with 2. </w:t>
      </w:r>
      <w:r w:rsidR="006C7809">
        <w:rPr>
          <w:sz w:val="24"/>
          <w:szCs w:val="24"/>
        </w:rPr>
        <w:t xml:space="preserve">There were 15 </w:t>
      </w:r>
      <w:r w:rsidRPr="006C7809">
        <w:rPr>
          <w:sz w:val="24"/>
          <w:szCs w:val="24"/>
        </w:rPr>
        <w:t xml:space="preserve">potentially persistent IMI </w:t>
      </w:r>
      <w:r w:rsidRPr="006C7809">
        <w:rPr>
          <w:rFonts w:eastAsia="Times New Roman" w:cstheme="minorHAnsi"/>
          <w:kern w:val="0"/>
          <w:sz w:val="24"/>
          <w:szCs w:val="24"/>
          <w14:ligatures w14:val="none"/>
        </w:rPr>
        <w:t>where all quarter-day observations had an associated SCC of ≥ 200,000 cells/mL</w:t>
      </w:r>
      <w:r w:rsidR="006C7809">
        <w:rPr>
          <w:rFonts w:eastAsia="Times New Roman" w:cstheme="minorHAnsi"/>
          <w:kern w:val="0"/>
          <w:sz w:val="24"/>
          <w:szCs w:val="24"/>
          <w14:ligatures w14:val="none"/>
        </w:rPr>
        <w:t xml:space="preserve">, </w:t>
      </w:r>
      <w:r w:rsidR="006C7809">
        <w:rPr>
          <w:sz w:val="24"/>
          <w:szCs w:val="24"/>
        </w:rPr>
        <w:t xml:space="preserve">60 </w:t>
      </w:r>
      <w:r w:rsidRPr="006C7809">
        <w:rPr>
          <w:rFonts w:eastAsia="Times New Roman" w:cstheme="minorHAnsi"/>
          <w:kern w:val="0"/>
          <w:sz w:val="24"/>
          <w:szCs w:val="24"/>
          <w14:ligatures w14:val="none"/>
        </w:rPr>
        <w:t>where all quarter-day observations had an associated SCC of &lt; 200,000 cells/mL</w:t>
      </w:r>
      <w:r w:rsidR="006C7809">
        <w:rPr>
          <w:rFonts w:eastAsia="Times New Roman" w:cstheme="minorHAnsi"/>
          <w:kern w:val="0"/>
          <w:sz w:val="24"/>
          <w:szCs w:val="24"/>
          <w14:ligatures w14:val="none"/>
        </w:rPr>
        <w:t xml:space="preserve">, and 61 which had an associated SCC both above and below </w:t>
      </w:r>
      <w:r w:rsidR="006C7809" w:rsidRPr="006C7809">
        <w:rPr>
          <w:rFonts w:eastAsia="Times New Roman" w:cstheme="minorHAnsi"/>
          <w:kern w:val="0"/>
          <w:sz w:val="24"/>
          <w:szCs w:val="24"/>
          <w14:ligatures w14:val="none"/>
        </w:rPr>
        <w:t>200,000 cells/</w:t>
      </w:r>
      <w:proofErr w:type="spellStart"/>
      <w:r w:rsidR="006C7809" w:rsidRPr="006C7809">
        <w:rPr>
          <w:rFonts w:eastAsia="Times New Roman" w:cstheme="minorHAnsi"/>
          <w:kern w:val="0"/>
          <w:sz w:val="24"/>
          <w:szCs w:val="24"/>
          <w14:ligatures w14:val="none"/>
        </w:rPr>
        <w:t>mL</w:t>
      </w:r>
      <w:r w:rsidR="006C7809">
        <w:rPr>
          <w:rFonts w:eastAsia="Times New Roman" w:cstheme="minorHAnsi"/>
          <w:kern w:val="0"/>
          <w:sz w:val="24"/>
          <w:szCs w:val="24"/>
          <w14:ligatures w14:val="none"/>
        </w:rPr>
        <w:t>.</w:t>
      </w:r>
      <w:proofErr w:type="spellEnd"/>
      <w:r w:rsidR="006C7809">
        <w:rPr>
          <w:rFonts w:eastAsia="Times New Roman" w:cstheme="minorHAnsi"/>
          <w:kern w:val="0"/>
          <w:sz w:val="24"/>
          <w:szCs w:val="24"/>
          <w14:ligatures w14:val="none"/>
        </w:rPr>
        <w:t xml:space="preserve"> </w:t>
      </w:r>
      <w:r w:rsidR="00130D21">
        <w:rPr>
          <w:rFonts w:eastAsia="Times New Roman" w:cstheme="minorHAnsi"/>
          <w:kern w:val="0"/>
          <w:sz w:val="24"/>
          <w:szCs w:val="24"/>
          <w14:ligatures w14:val="none"/>
        </w:rPr>
        <w:t xml:space="preserve">Of the 60 LOW IMI, </w:t>
      </w:r>
      <w:r w:rsidR="00181444">
        <w:rPr>
          <w:rFonts w:eastAsia="Times New Roman" w:cstheme="minorHAnsi"/>
          <w:kern w:val="0"/>
          <w:sz w:val="24"/>
          <w:szCs w:val="24"/>
          <w14:ligatures w14:val="none"/>
        </w:rPr>
        <w:t xml:space="preserve">45 </w:t>
      </w:r>
      <w:r w:rsidR="00181444" w:rsidRPr="006C7809">
        <w:rPr>
          <w:sz w:val="24"/>
          <w:szCs w:val="24"/>
        </w:rPr>
        <w:t>were associated with 3 sequential quarter-observations</w:t>
      </w:r>
      <w:r w:rsidR="00181444">
        <w:rPr>
          <w:sz w:val="24"/>
          <w:szCs w:val="24"/>
        </w:rPr>
        <w:t xml:space="preserve"> </w:t>
      </w:r>
      <w:r w:rsidR="00C82B00">
        <w:rPr>
          <w:sz w:val="24"/>
          <w:szCs w:val="24"/>
        </w:rPr>
        <w:t>(135 associated isolates)</w:t>
      </w:r>
      <w:r w:rsidR="0016426B">
        <w:rPr>
          <w:sz w:val="24"/>
          <w:szCs w:val="24"/>
        </w:rPr>
        <w:t>, a</w:t>
      </w:r>
      <w:r w:rsidR="00C82B00">
        <w:rPr>
          <w:sz w:val="24"/>
          <w:szCs w:val="24"/>
        </w:rPr>
        <w:t xml:space="preserve">nd 15 </w:t>
      </w:r>
      <w:r w:rsidR="00C82B00" w:rsidRPr="006C7809">
        <w:rPr>
          <w:sz w:val="24"/>
          <w:szCs w:val="24"/>
        </w:rPr>
        <w:t xml:space="preserve">were associated with </w:t>
      </w:r>
      <w:r w:rsidR="00C82B00">
        <w:rPr>
          <w:sz w:val="24"/>
          <w:szCs w:val="24"/>
        </w:rPr>
        <w:t>2</w:t>
      </w:r>
      <w:r w:rsidR="00C82B00" w:rsidRPr="006C7809">
        <w:rPr>
          <w:sz w:val="24"/>
          <w:szCs w:val="24"/>
        </w:rPr>
        <w:t xml:space="preserve"> sequential quarter-observations</w:t>
      </w:r>
      <w:r w:rsidR="00C82B00">
        <w:rPr>
          <w:sz w:val="24"/>
          <w:szCs w:val="24"/>
        </w:rPr>
        <w:t xml:space="preserve"> (30 associated isolates). </w:t>
      </w:r>
      <w:r w:rsidR="0016426B">
        <w:rPr>
          <w:sz w:val="24"/>
          <w:szCs w:val="24"/>
        </w:rPr>
        <w:t xml:space="preserve">Of the 15 HIGH IMI, </w:t>
      </w:r>
      <w:r w:rsidR="0016426B">
        <w:rPr>
          <w:rFonts w:eastAsia="Times New Roman" w:cstheme="minorHAnsi"/>
          <w:kern w:val="0"/>
          <w:sz w:val="24"/>
          <w:szCs w:val="24"/>
          <w14:ligatures w14:val="none"/>
        </w:rPr>
        <w:t>3</w:t>
      </w:r>
      <w:r w:rsidR="0016426B">
        <w:rPr>
          <w:rFonts w:eastAsia="Times New Roman" w:cstheme="minorHAnsi"/>
          <w:kern w:val="0"/>
          <w:sz w:val="24"/>
          <w:szCs w:val="24"/>
          <w14:ligatures w14:val="none"/>
        </w:rPr>
        <w:t xml:space="preserve"> </w:t>
      </w:r>
      <w:r w:rsidR="0016426B" w:rsidRPr="006C7809">
        <w:rPr>
          <w:sz w:val="24"/>
          <w:szCs w:val="24"/>
        </w:rPr>
        <w:t>were associated with 3 sequential quarter-observations</w:t>
      </w:r>
      <w:r w:rsidR="0016426B">
        <w:rPr>
          <w:sz w:val="24"/>
          <w:szCs w:val="24"/>
        </w:rPr>
        <w:t xml:space="preserve"> (</w:t>
      </w:r>
      <w:r w:rsidR="0016426B">
        <w:rPr>
          <w:sz w:val="24"/>
          <w:szCs w:val="24"/>
        </w:rPr>
        <w:t>9</w:t>
      </w:r>
      <w:r w:rsidR="0016426B">
        <w:rPr>
          <w:sz w:val="24"/>
          <w:szCs w:val="24"/>
        </w:rPr>
        <w:t xml:space="preserve"> associated isolates), and 1</w:t>
      </w:r>
      <w:r w:rsidR="002D39C6">
        <w:rPr>
          <w:sz w:val="24"/>
          <w:szCs w:val="24"/>
        </w:rPr>
        <w:t>2</w:t>
      </w:r>
      <w:r w:rsidR="0016426B">
        <w:rPr>
          <w:sz w:val="24"/>
          <w:szCs w:val="24"/>
        </w:rPr>
        <w:t xml:space="preserve"> </w:t>
      </w:r>
      <w:r w:rsidR="0016426B" w:rsidRPr="006C7809">
        <w:rPr>
          <w:sz w:val="24"/>
          <w:szCs w:val="24"/>
        </w:rPr>
        <w:t xml:space="preserve">were associated with </w:t>
      </w:r>
      <w:r w:rsidR="0016426B">
        <w:rPr>
          <w:sz w:val="24"/>
          <w:szCs w:val="24"/>
        </w:rPr>
        <w:t>2</w:t>
      </w:r>
      <w:r w:rsidR="0016426B" w:rsidRPr="006C7809">
        <w:rPr>
          <w:sz w:val="24"/>
          <w:szCs w:val="24"/>
        </w:rPr>
        <w:t xml:space="preserve"> sequential quarter-observations</w:t>
      </w:r>
      <w:r w:rsidR="0016426B">
        <w:rPr>
          <w:sz w:val="24"/>
          <w:szCs w:val="24"/>
        </w:rPr>
        <w:t xml:space="preserve"> (</w:t>
      </w:r>
      <w:r w:rsidR="002D39C6">
        <w:rPr>
          <w:sz w:val="24"/>
          <w:szCs w:val="24"/>
        </w:rPr>
        <w:t>24</w:t>
      </w:r>
      <w:r w:rsidR="0016426B">
        <w:rPr>
          <w:sz w:val="24"/>
          <w:szCs w:val="24"/>
        </w:rPr>
        <w:t xml:space="preserve"> associated isolates)</w:t>
      </w:r>
      <w:r w:rsidR="002D39C6">
        <w:rPr>
          <w:sz w:val="24"/>
          <w:szCs w:val="24"/>
        </w:rPr>
        <w:t>.</w:t>
      </w:r>
      <w:r w:rsidR="00435E06">
        <w:rPr>
          <w:sz w:val="24"/>
          <w:szCs w:val="24"/>
        </w:rPr>
        <w:t xml:space="preserve"> </w:t>
      </w:r>
      <w:r w:rsidR="00724A15">
        <w:rPr>
          <w:sz w:val="24"/>
          <w:szCs w:val="24"/>
        </w:rPr>
        <w:t>O</w:t>
      </w:r>
      <w:r w:rsidR="00724A15" w:rsidRPr="00724A15">
        <w:rPr>
          <w:sz w:val="24"/>
          <w:szCs w:val="24"/>
        </w:rPr>
        <w:t>ne hundred and ninety</w:t>
      </w:r>
      <w:r w:rsidR="0036339F">
        <w:rPr>
          <w:sz w:val="24"/>
          <w:szCs w:val="24"/>
        </w:rPr>
        <w:t>-</w:t>
      </w:r>
      <w:r w:rsidR="00724A15" w:rsidRPr="00724A15">
        <w:rPr>
          <w:sz w:val="24"/>
          <w:szCs w:val="24"/>
        </w:rPr>
        <w:t>eight</w:t>
      </w:r>
      <w:r w:rsidR="00724A15" w:rsidRPr="00724A15">
        <w:rPr>
          <w:sz w:val="24"/>
          <w:szCs w:val="24"/>
        </w:rPr>
        <w:t xml:space="preserve"> </w:t>
      </w:r>
      <w:r w:rsidR="0036339F">
        <w:rPr>
          <w:sz w:val="24"/>
          <w:szCs w:val="24"/>
        </w:rPr>
        <w:t>isolates associated with 75</w:t>
      </w:r>
      <w:r w:rsidR="00435E06">
        <w:rPr>
          <w:sz w:val="24"/>
          <w:szCs w:val="24"/>
        </w:rPr>
        <w:t xml:space="preserve"> potentially persistent </w:t>
      </w:r>
      <w:r w:rsidR="00966B63" w:rsidRPr="006C7809">
        <w:rPr>
          <w:i/>
          <w:iCs/>
          <w:sz w:val="24"/>
          <w:szCs w:val="24"/>
        </w:rPr>
        <w:t>S. chromogenes</w:t>
      </w:r>
      <w:r w:rsidR="00966B63" w:rsidRPr="006C7809">
        <w:rPr>
          <w:sz w:val="24"/>
          <w:szCs w:val="24"/>
        </w:rPr>
        <w:t xml:space="preserve"> IMI</w:t>
      </w:r>
      <w:r w:rsidR="001A786E">
        <w:rPr>
          <w:sz w:val="24"/>
          <w:szCs w:val="24"/>
        </w:rPr>
        <w:t xml:space="preserve"> </w:t>
      </w:r>
      <w:r w:rsidR="0036339F">
        <w:rPr>
          <w:sz w:val="24"/>
          <w:szCs w:val="24"/>
        </w:rPr>
        <w:t>underwent RAPD-typing</w:t>
      </w:r>
      <w:r w:rsidR="000C1EB8">
        <w:rPr>
          <w:sz w:val="24"/>
          <w:szCs w:val="24"/>
        </w:rPr>
        <w:t xml:space="preserve">, with 74 of the 75 IMI determined to be caused by the same strain type. </w:t>
      </w:r>
    </w:p>
    <w:p w14:paraId="41E4C2E1" w14:textId="22274283" w:rsidR="004602C6" w:rsidRDefault="00B96AEE" w:rsidP="00393CCC">
      <w:pPr>
        <w:ind w:firstLine="360"/>
        <w:rPr>
          <w:sz w:val="24"/>
          <w:szCs w:val="24"/>
        </w:rPr>
      </w:pPr>
      <w:r>
        <w:rPr>
          <w:sz w:val="24"/>
          <w:szCs w:val="24"/>
        </w:rPr>
        <w:t xml:space="preserve">The </w:t>
      </w:r>
      <w:r w:rsidR="00E066B3">
        <w:rPr>
          <w:sz w:val="24"/>
          <w:szCs w:val="24"/>
        </w:rPr>
        <w:t>representative isolates from</w:t>
      </w:r>
      <w:r>
        <w:rPr>
          <w:sz w:val="24"/>
          <w:szCs w:val="24"/>
        </w:rPr>
        <w:t xml:space="preserve"> 15 HIGH and 15 LOW IMI </w:t>
      </w:r>
      <w:r w:rsidR="00E066B3">
        <w:rPr>
          <w:sz w:val="24"/>
          <w:szCs w:val="24"/>
        </w:rPr>
        <w:t>which were selected for WGS originated from 7</w:t>
      </w:r>
      <w:r w:rsidR="0080055E">
        <w:rPr>
          <w:sz w:val="24"/>
          <w:szCs w:val="24"/>
        </w:rPr>
        <w:t xml:space="preserve"> of the sampled organic herds, </w:t>
      </w:r>
      <w:r w:rsidR="00B8559B">
        <w:rPr>
          <w:sz w:val="24"/>
          <w:szCs w:val="24"/>
        </w:rPr>
        <w:t xml:space="preserve">with 16 coming from a herd using a bedded pack facility and 14 from tiestall. </w:t>
      </w:r>
      <w:r w:rsidR="00F37880">
        <w:rPr>
          <w:sz w:val="24"/>
          <w:szCs w:val="24"/>
        </w:rPr>
        <w:t xml:space="preserve">Thirteen </w:t>
      </w:r>
      <w:r w:rsidR="00F37880" w:rsidRPr="006C7809">
        <w:rPr>
          <w:sz w:val="24"/>
          <w:szCs w:val="24"/>
        </w:rPr>
        <w:t>were associated with 3 sequential quarter-observations</w:t>
      </w:r>
      <w:r w:rsidR="00F37880">
        <w:rPr>
          <w:sz w:val="24"/>
          <w:szCs w:val="24"/>
        </w:rPr>
        <w:t xml:space="preserve"> and 1</w:t>
      </w:r>
      <w:r w:rsidR="00F37880">
        <w:rPr>
          <w:sz w:val="24"/>
          <w:szCs w:val="24"/>
        </w:rPr>
        <w:t>7</w:t>
      </w:r>
      <w:r w:rsidR="00F37880">
        <w:rPr>
          <w:sz w:val="24"/>
          <w:szCs w:val="24"/>
        </w:rPr>
        <w:t xml:space="preserve"> </w:t>
      </w:r>
      <w:r w:rsidR="00F37880" w:rsidRPr="006C7809">
        <w:rPr>
          <w:sz w:val="24"/>
          <w:szCs w:val="24"/>
        </w:rPr>
        <w:t xml:space="preserve">were associated with </w:t>
      </w:r>
      <w:r w:rsidR="00F37880">
        <w:rPr>
          <w:sz w:val="24"/>
          <w:szCs w:val="24"/>
        </w:rPr>
        <w:t>2</w:t>
      </w:r>
      <w:r w:rsidR="00F37880" w:rsidRPr="006C7809">
        <w:rPr>
          <w:sz w:val="24"/>
          <w:szCs w:val="24"/>
        </w:rPr>
        <w:t xml:space="preserve"> sequential quarter-observations</w:t>
      </w:r>
      <w:r w:rsidR="00F37880">
        <w:rPr>
          <w:sz w:val="24"/>
          <w:szCs w:val="24"/>
        </w:rPr>
        <w:t>.</w:t>
      </w:r>
      <w:r w:rsidR="00EE2283">
        <w:rPr>
          <w:sz w:val="24"/>
          <w:szCs w:val="24"/>
        </w:rPr>
        <w:t xml:space="preserve"> </w:t>
      </w:r>
      <w:r w:rsidR="001354B3">
        <w:rPr>
          <w:sz w:val="24"/>
          <w:szCs w:val="24"/>
        </w:rPr>
        <w:t>Isolates in the</w:t>
      </w:r>
      <w:r w:rsidR="00EE2283">
        <w:rPr>
          <w:sz w:val="24"/>
          <w:szCs w:val="24"/>
        </w:rPr>
        <w:t xml:space="preserve"> </w:t>
      </w:r>
      <w:r w:rsidR="007F4012">
        <w:rPr>
          <w:sz w:val="24"/>
          <w:szCs w:val="24"/>
        </w:rPr>
        <w:t>HIGH</w:t>
      </w:r>
      <w:r w:rsidR="00EE2283">
        <w:rPr>
          <w:sz w:val="24"/>
          <w:szCs w:val="24"/>
        </w:rPr>
        <w:t xml:space="preserve"> group</w:t>
      </w:r>
      <w:r w:rsidR="001354B3">
        <w:rPr>
          <w:sz w:val="24"/>
          <w:szCs w:val="24"/>
        </w:rPr>
        <w:t xml:space="preserve"> </w:t>
      </w:r>
      <w:r w:rsidR="00792D1D">
        <w:rPr>
          <w:sz w:val="24"/>
          <w:szCs w:val="24"/>
        </w:rPr>
        <w:t>were from 6 different farms (</w:t>
      </w:r>
      <w:r w:rsidR="003F010F">
        <w:rPr>
          <w:sz w:val="24"/>
          <w:szCs w:val="24"/>
        </w:rPr>
        <w:t xml:space="preserve">8 bedded packs and 7 tiestalls), </w:t>
      </w:r>
      <w:r w:rsidR="000C3D01">
        <w:rPr>
          <w:sz w:val="24"/>
          <w:szCs w:val="24"/>
        </w:rPr>
        <w:t xml:space="preserve">while isolates in the </w:t>
      </w:r>
      <w:r w:rsidR="007F4012">
        <w:rPr>
          <w:sz w:val="24"/>
          <w:szCs w:val="24"/>
        </w:rPr>
        <w:t>LOW</w:t>
      </w:r>
      <w:r w:rsidR="000C3D01">
        <w:rPr>
          <w:sz w:val="24"/>
          <w:szCs w:val="24"/>
        </w:rPr>
        <w:t xml:space="preserve"> group </w:t>
      </w:r>
      <w:r w:rsidR="0070567B">
        <w:rPr>
          <w:sz w:val="24"/>
          <w:szCs w:val="24"/>
        </w:rPr>
        <w:t xml:space="preserve">also come from </w:t>
      </w:r>
      <w:r w:rsidR="0070567B">
        <w:rPr>
          <w:sz w:val="24"/>
          <w:szCs w:val="24"/>
        </w:rPr>
        <w:t>6 different farms (8 bedded packs and 7 tiestalls)</w:t>
      </w:r>
      <w:r w:rsidR="0070567B">
        <w:rPr>
          <w:sz w:val="24"/>
          <w:szCs w:val="24"/>
        </w:rPr>
        <w:t xml:space="preserve">. </w:t>
      </w:r>
      <w:r w:rsidR="00C442CE">
        <w:rPr>
          <w:sz w:val="24"/>
          <w:szCs w:val="24"/>
        </w:rPr>
        <w:t xml:space="preserve">The </w:t>
      </w:r>
      <w:r w:rsidR="007371AB">
        <w:rPr>
          <w:sz w:val="24"/>
          <w:szCs w:val="24"/>
        </w:rPr>
        <w:t>median</w:t>
      </w:r>
      <w:r w:rsidR="00C442CE">
        <w:rPr>
          <w:sz w:val="24"/>
          <w:szCs w:val="24"/>
        </w:rPr>
        <w:t xml:space="preserve"> parity</w:t>
      </w:r>
      <w:r w:rsidR="001C322E">
        <w:rPr>
          <w:sz w:val="24"/>
          <w:szCs w:val="24"/>
        </w:rPr>
        <w:t xml:space="preserve"> and DIM</w:t>
      </w:r>
      <w:r w:rsidR="00C442CE">
        <w:rPr>
          <w:sz w:val="24"/>
          <w:szCs w:val="24"/>
        </w:rPr>
        <w:t xml:space="preserve"> </w:t>
      </w:r>
      <w:r w:rsidR="0033232D">
        <w:rPr>
          <w:sz w:val="24"/>
          <w:szCs w:val="24"/>
        </w:rPr>
        <w:t xml:space="preserve">of the cow from which the isolate </w:t>
      </w:r>
      <w:r w:rsidR="00481493">
        <w:rPr>
          <w:sz w:val="24"/>
          <w:szCs w:val="24"/>
        </w:rPr>
        <w:t>originated</w:t>
      </w:r>
      <w:r w:rsidR="0033232D">
        <w:rPr>
          <w:sz w:val="24"/>
          <w:szCs w:val="24"/>
        </w:rPr>
        <w:t xml:space="preserve"> was 2 (</w:t>
      </w:r>
      <w:r w:rsidR="00BA04E6">
        <w:rPr>
          <w:sz w:val="24"/>
          <w:szCs w:val="24"/>
        </w:rPr>
        <w:t>range: 1-6)</w:t>
      </w:r>
      <w:r w:rsidR="001C322E">
        <w:rPr>
          <w:sz w:val="24"/>
          <w:szCs w:val="24"/>
        </w:rPr>
        <w:t xml:space="preserve"> and </w:t>
      </w:r>
      <w:r w:rsidR="00BA04E6">
        <w:rPr>
          <w:sz w:val="24"/>
          <w:szCs w:val="24"/>
        </w:rPr>
        <w:t>281</w:t>
      </w:r>
      <w:r w:rsidR="001C322E">
        <w:rPr>
          <w:sz w:val="24"/>
          <w:szCs w:val="24"/>
        </w:rPr>
        <w:t xml:space="preserve"> days (</w:t>
      </w:r>
      <w:r w:rsidR="00BA04E6">
        <w:rPr>
          <w:sz w:val="24"/>
          <w:szCs w:val="24"/>
        </w:rPr>
        <w:t>range: 5</w:t>
      </w:r>
      <w:r w:rsidR="00565A76">
        <w:rPr>
          <w:sz w:val="24"/>
          <w:szCs w:val="24"/>
        </w:rPr>
        <w:t>8</w:t>
      </w:r>
      <w:r w:rsidR="00A70A15">
        <w:rPr>
          <w:sz w:val="24"/>
          <w:szCs w:val="24"/>
        </w:rPr>
        <w:t>-</w:t>
      </w:r>
      <w:r w:rsidR="00565A76">
        <w:rPr>
          <w:sz w:val="24"/>
          <w:szCs w:val="24"/>
        </w:rPr>
        <w:t>438</w:t>
      </w:r>
      <w:r w:rsidR="00B87C25">
        <w:rPr>
          <w:sz w:val="24"/>
          <w:szCs w:val="24"/>
        </w:rPr>
        <w:t xml:space="preserve"> days</w:t>
      </w:r>
      <w:r w:rsidR="00481493">
        <w:rPr>
          <w:sz w:val="24"/>
          <w:szCs w:val="24"/>
        </w:rPr>
        <w:t xml:space="preserve">) for the </w:t>
      </w:r>
      <w:r w:rsidR="007F4012">
        <w:rPr>
          <w:sz w:val="24"/>
          <w:szCs w:val="24"/>
        </w:rPr>
        <w:t>HIGH</w:t>
      </w:r>
      <w:r w:rsidR="00481493">
        <w:rPr>
          <w:sz w:val="24"/>
          <w:szCs w:val="24"/>
        </w:rPr>
        <w:t xml:space="preserve"> group, and </w:t>
      </w:r>
      <w:r w:rsidR="0050243B">
        <w:rPr>
          <w:sz w:val="24"/>
          <w:szCs w:val="24"/>
        </w:rPr>
        <w:t>2 (range: 1-6)</w:t>
      </w:r>
      <w:r w:rsidR="001249B8">
        <w:rPr>
          <w:sz w:val="24"/>
          <w:szCs w:val="24"/>
        </w:rPr>
        <w:t xml:space="preserve"> and </w:t>
      </w:r>
      <w:r w:rsidR="00B87C25">
        <w:rPr>
          <w:sz w:val="24"/>
          <w:szCs w:val="24"/>
        </w:rPr>
        <w:t>229</w:t>
      </w:r>
      <w:r w:rsidR="001249B8">
        <w:rPr>
          <w:sz w:val="24"/>
          <w:szCs w:val="24"/>
        </w:rPr>
        <w:t xml:space="preserve"> days (</w:t>
      </w:r>
      <w:r w:rsidR="00B87C25">
        <w:rPr>
          <w:sz w:val="24"/>
          <w:szCs w:val="24"/>
        </w:rPr>
        <w:t>range: 41</w:t>
      </w:r>
      <w:r w:rsidR="00A70A15">
        <w:rPr>
          <w:sz w:val="24"/>
          <w:szCs w:val="24"/>
        </w:rPr>
        <w:t>-438</w:t>
      </w:r>
      <w:r w:rsidR="007F4012">
        <w:rPr>
          <w:sz w:val="24"/>
          <w:szCs w:val="24"/>
        </w:rPr>
        <w:t xml:space="preserve"> days) for the LOW group, respectively.</w:t>
      </w:r>
      <w:r w:rsidR="00102AE2">
        <w:rPr>
          <w:sz w:val="24"/>
          <w:szCs w:val="24"/>
        </w:rPr>
        <w:t xml:space="preserve"> </w:t>
      </w:r>
      <w:r w:rsidR="00855974">
        <w:rPr>
          <w:sz w:val="24"/>
          <w:szCs w:val="24"/>
        </w:rPr>
        <w:t xml:space="preserve">Parity group (first, second, third, fourth and above), </w:t>
      </w:r>
      <w:r w:rsidR="002F2EF9">
        <w:rPr>
          <w:sz w:val="24"/>
          <w:szCs w:val="24"/>
        </w:rPr>
        <w:t xml:space="preserve">DIM, and quarter </w:t>
      </w:r>
      <w:r w:rsidR="007453CE">
        <w:rPr>
          <w:sz w:val="24"/>
          <w:szCs w:val="24"/>
        </w:rPr>
        <w:t>position</w:t>
      </w:r>
      <w:r w:rsidR="002F2EF9">
        <w:rPr>
          <w:sz w:val="24"/>
          <w:szCs w:val="24"/>
        </w:rPr>
        <w:t xml:space="preserve"> did not differ between the HIGH and LOW group</w:t>
      </w:r>
      <w:r w:rsidR="00530FB5">
        <w:rPr>
          <w:sz w:val="24"/>
          <w:szCs w:val="24"/>
        </w:rPr>
        <w:t xml:space="preserve"> (p = 0.88, 0.14, </w:t>
      </w:r>
      <w:r w:rsidR="0005422C">
        <w:rPr>
          <w:sz w:val="24"/>
          <w:szCs w:val="24"/>
        </w:rPr>
        <w:t>0.88, respectively)</w:t>
      </w:r>
      <w:r w:rsidR="002F2EF9">
        <w:rPr>
          <w:sz w:val="24"/>
          <w:szCs w:val="24"/>
        </w:rPr>
        <w:t>.</w:t>
      </w:r>
      <w:r w:rsidR="007453CE">
        <w:rPr>
          <w:sz w:val="24"/>
          <w:szCs w:val="24"/>
        </w:rPr>
        <w:t xml:space="preserve"> </w:t>
      </w:r>
      <w:r w:rsidR="005C0E9B">
        <w:rPr>
          <w:sz w:val="24"/>
          <w:szCs w:val="24"/>
        </w:rPr>
        <w:t xml:space="preserve">The median of the average SCC associated with each IMI was </w:t>
      </w:r>
      <w:r w:rsidR="00867A0A">
        <w:rPr>
          <w:sz w:val="24"/>
          <w:szCs w:val="24"/>
        </w:rPr>
        <w:t xml:space="preserve">410,000 cells/mL (range: </w:t>
      </w:r>
      <w:r w:rsidR="007715DE">
        <w:rPr>
          <w:sz w:val="24"/>
          <w:szCs w:val="24"/>
        </w:rPr>
        <w:t>230,000-2,798,000 cells/mL) for the HIGH group,</w:t>
      </w:r>
      <w:r w:rsidR="00393CCC">
        <w:rPr>
          <w:sz w:val="24"/>
          <w:szCs w:val="24"/>
        </w:rPr>
        <w:t xml:space="preserve"> and </w:t>
      </w:r>
      <w:r w:rsidR="005C0E9B">
        <w:rPr>
          <w:sz w:val="24"/>
          <w:szCs w:val="24"/>
        </w:rPr>
        <w:t xml:space="preserve">98,500 cells/mL </w:t>
      </w:r>
      <w:r w:rsidR="00393CCC">
        <w:rPr>
          <w:sz w:val="24"/>
          <w:szCs w:val="24"/>
        </w:rPr>
        <w:t xml:space="preserve">(range: </w:t>
      </w:r>
      <w:r w:rsidR="00D652B3">
        <w:rPr>
          <w:sz w:val="24"/>
          <w:szCs w:val="24"/>
        </w:rPr>
        <w:t xml:space="preserve">28,000-185,000 cells/mL) </w:t>
      </w:r>
      <w:r w:rsidR="005C0E9B">
        <w:rPr>
          <w:sz w:val="24"/>
          <w:szCs w:val="24"/>
        </w:rPr>
        <w:t xml:space="preserve">for the </w:t>
      </w:r>
      <w:r w:rsidR="00D652B3">
        <w:rPr>
          <w:sz w:val="24"/>
          <w:szCs w:val="24"/>
        </w:rPr>
        <w:t xml:space="preserve">LOW group. </w:t>
      </w:r>
      <w:r w:rsidR="005C660A">
        <w:rPr>
          <w:sz w:val="24"/>
          <w:szCs w:val="24"/>
        </w:rPr>
        <w:t xml:space="preserve">The average SCC associated with the IMI in the HIGH group was </w:t>
      </w:r>
      <w:r w:rsidR="00B86FF7">
        <w:rPr>
          <w:sz w:val="24"/>
          <w:szCs w:val="24"/>
        </w:rPr>
        <w:t>greater</w:t>
      </w:r>
      <w:r w:rsidR="005C660A">
        <w:rPr>
          <w:sz w:val="24"/>
          <w:szCs w:val="24"/>
        </w:rPr>
        <w:t xml:space="preserve"> than that of the LOW group (</w:t>
      </w:r>
      <w:r w:rsidR="00D65944">
        <w:rPr>
          <w:sz w:val="24"/>
          <w:szCs w:val="24"/>
        </w:rPr>
        <w:t>p</w:t>
      </w:r>
      <w:r w:rsidR="00D841D9">
        <w:rPr>
          <w:sz w:val="24"/>
          <w:szCs w:val="24"/>
        </w:rPr>
        <w:t xml:space="preserve"> </w:t>
      </w:r>
      <w:r w:rsidR="00D841D9" w:rsidRPr="00D841D9">
        <w:rPr>
          <w:sz w:val="24"/>
          <w:szCs w:val="24"/>
        </w:rPr>
        <w:t>&lt; 0.001</w:t>
      </w:r>
      <w:r w:rsidR="00D841D9">
        <w:rPr>
          <w:sz w:val="24"/>
          <w:szCs w:val="24"/>
        </w:rPr>
        <w:t xml:space="preserve">). </w:t>
      </w:r>
    </w:p>
    <w:p w14:paraId="7900285D" w14:textId="4037AB67" w:rsidR="00645B21" w:rsidRPr="00CB5D67" w:rsidRDefault="00910A29" w:rsidP="00393CCC">
      <w:pPr>
        <w:ind w:firstLine="360"/>
        <w:rPr>
          <w:sz w:val="24"/>
          <w:szCs w:val="24"/>
        </w:rPr>
      </w:pPr>
      <w:r>
        <w:rPr>
          <w:sz w:val="24"/>
          <w:szCs w:val="24"/>
        </w:rPr>
        <w:t>Ten different multilocus sequence types were identified among t</w:t>
      </w:r>
      <w:r w:rsidR="00490260">
        <w:rPr>
          <w:sz w:val="24"/>
          <w:szCs w:val="24"/>
        </w:rPr>
        <w:t xml:space="preserve">he </w:t>
      </w:r>
      <w:r w:rsidR="007F50B2">
        <w:rPr>
          <w:sz w:val="24"/>
          <w:szCs w:val="24"/>
        </w:rPr>
        <w:t xml:space="preserve">30 </w:t>
      </w:r>
      <w:r w:rsidR="007F50B2">
        <w:rPr>
          <w:sz w:val="24"/>
          <w:szCs w:val="24"/>
        </w:rPr>
        <w:t>representative isolates</w:t>
      </w:r>
      <w:r>
        <w:rPr>
          <w:sz w:val="24"/>
          <w:szCs w:val="24"/>
        </w:rPr>
        <w:t xml:space="preserve"> </w:t>
      </w:r>
      <w:r w:rsidR="00251A3E">
        <w:rPr>
          <w:sz w:val="24"/>
          <w:szCs w:val="24"/>
        </w:rPr>
        <w:t xml:space="preserve">which underwent WGS, </w:t>
      </w:r>
      <w:r w:rsidR="00395366">
        <w:rPr>
          <w:sz w:val="24"/>
          <w:szCs w:val="24"/>
        </w:rPr>
        <w:t xml:space="preserve">with 7 ST identified in each the HIGH and LOW SCC categories (Table 1). </w:t>
      </w:r>
      <w:r w:rsidR="00ED4ED7">
        <w:rPr>
          <w:sz w:val="24"/>
          <w:szCs w:val="24"/>
        </w:rPr>
        <w:t xml:space="preserve">Four novel ST were identified which were not </w:t>
      </w:r>
      <w:r w:rsidR="00CB5D67">
        <w:rPr>
          <w:sz w:val="24"/>
          <w:szCs w:val="24"/>
        </w:rPr>
        <w:t xml:space="preserve">already present in the </w:t>
      </w:r>
      <w:proofErr w:type="spellStart"/>
      <w:r w:rsidR="00CB5D67">
        <w:rPr>
          <w:sz w:val="24"/>
          <w:szCs w:val="24"/>
        </w:rPr>
        <w:t>PubMLST</w:t>
      </w:r>
      <w:proofErr w:type="spellEnd"/>
      <w:r w:rsidR="00CB5D67">
        <w:rPr>
          <w:sz w:val="24"/>
          <w:szCs w:val="24"/>
        </w:rPr>
        <w:t xml:space="preserve"> database for </w:t>
      </w:r>
      <w:r w:rsidR="00CB5D67">
        <w:rPr>
          <w:i/>
          <w:iCs/>
          <w:sz w:val="24"/>
          <w:szCs w:val="24"/>
        </w:rPr>
        <w:t>S. chromogenes</w:t>
      </w:r>
      <w:r w:rsidR="00CB5D67">
        <w:rPr>
          <w:sz w:val="24"/>
          <w:szCs w:val="24"/>
        </w:rPr>
        <w:t xml:space="preserve"> (ST174-177). </w:t>
      </w:r>
      <w:r w:rsidR="00E65F6F">
        <w:rPr>
          <w:sz w:val="24"/>
          <w:szCs w:val="24"/>
        </w:rPr>
        <w:t>Four ST were found in both SCC categories (</w:t>
      </w:r>
      <w:r w:rsidR="00065D1A">
        <w:rPr>
          <w:sz w:val="24"/>
          <w:szCs w:val="24"/>
        </w:rPr>
        <w:t xml:space="preserve">ST 5, ST6, ST48, ST176), </w:t>
      </w:r>
      <w:r w:rsidR="00481E0E">
        <w:rPr>
          <w:sz w:val="24"/>
          <w:szCs w:val="24"/>
        </w:rPr>
        <w:t>3 were unique to the HIGH category (ST25, ST136, ST177), and 3 were unique to the LOW category (ST51, ST</w:t>
      </w:r>
      <w:r w:rsidR="005B538C">
        <w:rPr>
          <w:sz w:val="24"/>
          <w:szCs w:val="24"/>
        </w:rPr>
        <w:t xml:space="preserve">174, ST175). </w:t>
      </w:r>
      <w:r w:rsidR="00720965">
        <w:rPr>
          <w:sz w:val="24"/>
          <w:szCs w:val="24"/>
        </w:rPr>
        <w:t xml:space="preserve">The most common ST’s identified were ST6 and ST1, </w:t>
      </w:r>
      <w:r w:rsidR="008445B2">
        <w:rPr>
          <w:sz w:val="24"/>
          <w:szCs w:val="24"/>
        </w:rPr>
        <w:t xml:space="preserve">with </w:t>
      </w:r>
      <w:r w:rsidR="00E82069">
        <w:rPr>
          <w:sz w:val="24"/>
          <w:szCs w:val="24"/>
        </w:rPr>
        <w:t>18</w:t>
      </w:r>
      <w:r w:rsidR="008445B2">
        <w:rPr>
          <w:sz w:val="24"/>
          <w:szCs w:val="24"/>
        </w:rPr>
        <w:t xml:space="preserve"> isolates (</w:t>
      </w:r>
      <w:r w:rsidR="00E82069">
        <w:rPr>
          <w:sz w:val="24"/>
          <w:szCs w:val="24"/>
        </w:rPr>
        <w:t>6</w:t>
      </w:r>
      <w:r w:rsidR="008445B2">
        <w:rPr>
          <w:sz w:val="24"/>
          <w:szCs w:val="24"/>
        </w:rPr>
        <w:t xml:space="preserve">0%) belonging to </w:t>
      </w:r>
      <w:r w:rsidR="003D3FB8">
        <w:rPr>
          <w:sz w:val="24"/>
          <w:szCs w:val="24"/>
        </w:rPr>
        <w:t>1 of these 2</w:t>
      </w:r>
      <w:r w:rsidR="008445B2">
        <w:rPr>
          <w:sz w:val="24"/>
          <w:szCs w:val="24"/>
        </w:rPr>
        <w:t xml:space="preserve"> </w:t>
      </w:r>
      <w:r w:rsidR="003D3FB8">
        <w:rPr>
          <w:sz w:val="24"/>
          <w:szCs w:val="24"/>
        </w:rPr>
        <w:t>ST (9 isolates, or 30%, belonging to each</w:t>
      </w:r>
      <w:r w:rsidR="00F805FE">
        <w:rPr>
          <w:sz w:val="24"/>
          <w:szCs w:val="24"/>
        </w:rPr>
        <w:t xml:space="preserve"> ST6 and ST1, respectively</w:t>
      </w:r>
      <w:r w:rsidR="003D3FB8">
        <w:rPr>
          <w:sz w:val="24"/>
          <w:szCs w:val="24"/>
        </w:rPr>
        <w:t xml:space="preserve">). </w:t>
      </w:r>
      <w:r w:rsidR="008C0E7F">
        <w:rPr>
          <w:sz w:val="24"/>
          <w:szCs w:val="24"/>
        </w:rPr>
        <w:t xml:space="preserve">In a dendrogram </w:t>
      </w:r>
      <w:r w:rsidR="008C0E7F" w:rsidRPr="008C0E7F">
        <w:rPr>
          <w:sz w:val="24"/>
          <w:szCs w:val="24"/>
        </w:rPr>
        <w:t xml:space="preserve">constructed from concatenated nucleotide sequence data for the study isolates as well as 386 publicly-available concatenated MLST sequences for </w:t>
      </w:r>
      <w:r w:rsidR="008C0E7F" w:rsidRPr="008C0E7F">
        <w:rPr>
          <w:i/>
          <w:iCs/>
          <w:sz w:val="24"/>
          <w:szCs w:val="24"/>
        </w:rPr>
        <w:t>S. chromogenes</w:t>
      </w:r>
      <w:r w:rsidR="008C0E7F">
        <w:rPr>
          <w:sz w:val="24"/>
          <w:szCs w:val="24"/>
        </w:rPr>
        <w:t>, five ST clusters were identified where s</w:t>
      </w:r>
      <w:r w:rsidR="008C0E7F" w:rsidRPr="008C0E7F">
        <w:rPr>
          <w:sz w:val="24"/>
          <w:szCs w:val="24"/>
        </w:rPr>
        <w:t xml:space="preserve">tudy isolates which grouped together with a bootstrap value of ≥ 65% </w:t>
      </w:r>
      <w:r w:rsidR="008C0E7F">
        <w:rPr>
          <w:sz w:val="24"/>
          <w:szCs w:val="24"/>
        </w:rPr>
        <w:t xml:space="preserve">(Supplemental </w:t>
      </w:r>
      <w:r w:rsidR="00431912">
        <w:rPr>
          <w:sz w:val="24"/>
          <w:szCs w:val="24"/>
        </w:rPr>
        <w:t>F</w:t>
      </w:r>
      <w:r w:rsidR="008C0E7F">
        <w:rPr>
          <w:sz w:val="24"/>
          <w:szCs w:val="24"/>
        </w:rPr>
        <w:t>igure S1).</w:t>
      </w:r>
      <w:r w:rsidR="0095148E">
        <w:rPr>
          <w:sz w:val="24"/>
          <w:szCs w:val="24"/>
        </w:rPr>
        <w:t xml:space="preserve"> Ninety percent of isolates (27/30) were </w:t>
      </w:r>
      <w:r w:rsidR="0095148E">
        <w:rPr>
          <w:sz w:val="24"/>
          <w:szCs w:val="24"/>
        </w:rPr>
        <w:lastRenderedPageBreak/>
        <w:t xml:space="preserve">able to be assigned to </w:t>
      </w:r>
      <w:r w:rsidR="00866F72">
        <w:rPr>
          <w:sz w:val="24"/>
          <w:szCs w:val="24"/>
        </w:rPr>
        <w:t>1 of these 5 ST clusters</w:t>
      </w:r>
      <w:r w:rsidR="00184631">
        <w:rPr>
          <w:sz w:val="24"/>
          <w:szCs w:val="24"/>
        </w:rPr>
        <w:t>. The 3</w:t>
      </w:r>
      <w:r w:rsidR="00866F72">
        <w:rPr>
          <w:sz w:val="24"/>
          <w:szCs w:val="24"/>
        </w:rPr>
        <w:t xml:space="preserve"> remaining isolate</w:t>
      </w:r>
      <w:r w:rsidR="00184631">
        <w:rPr>
          <w:sz w:val="24"/>
          <w:szCs w:val="24"/>
        </w:rPr>
        <w:t>s</w:t>
      </w:r>
      <w:r w:rsidR="00866F72">
        <w:rPr>
          <w:sz w:val="24"/>
          <w:szCs w:val="24"/>
        </w:rPr>
        <w:t xml:space="preserve"> </w:t>
      </w:r>
      <w:r w:rsidR="00D807B5">
        <w:rPr>
          <w:sz w:val="24"/>
          <w:szCs w:val="24"/>
        </w:rPr>
        <w:t>represented ST w</w:t>
      </w:r>
      <w:r w:rsidR="00156599">
        <w:rPr>
          <w:sz w:val="24"/>
          <w:szCs w:val="24"/>
        </w:rPr>
        <w:t>ith</w:t>
      </w:r>
      <w:r w:rsidR="00D807B5">
        <w:rPr>
          <w:sz w:val="24"/>
          <w:szCs w:val="24"/>
        </w:rPr>
        <w:t xml:space="preserve"> </w:t>
      </w:r>
      <w:r w:rsidR="00156599">
        <w:rPr>
          <w:sz w:val="24"/>
          <w:szCs w:val="24"/>
        </w:rPr>
        <w:t>only a single isolate.</w:t>
      </w:r>
    </w:p>
    <w:p w14:paraId="66F81ADE" w14:textId="77777777" w:rsidR="00645B21" w:rsidRDefault="00645B21" w:rsidP="00393CCC">
      <w:pPr>
        <w:ind w:firstLine="360"/>
        <w:rPr>
          <w:sz w:val="24"/>
          <w:szCs w:val="24"/>
        </w:rPr>
      </w:pPr>
    </w:p>
    <w:p w14:paraId="3EBFECA8" w14:textId="77777777" w:rsidR="00645B21" w:rsidRDefault="00645B21" w:rsidP="00393CCC">
      <w:pPr>
        <w:ind w:firstLine="360"/>
        <w:rPr>
          <w:sz w:val="24"/>
          <w:szCs w:val="24"/>
        </w:rPr>
      </w:pPr>
    </w:p>
    <w:p w14:paraId="28CB7FCB" w14:textId="77777777" w:rsidR="00645B21" w:rsidRDefault="00645B21" w:rsidP="00393CCC">
      <w:pPr>
        <w:ind w:firstLine="360"/>
        <w:rPr>
          <w:sz w:val="24"/>
          <w:szCs w:val="24"/>
        </w:rPr>
      </w:pPr>
    </w:p>
    <w:p w14:paraId="6B7DB5D8" w14:textId="77777777" w:rsidR="00645B21" w:rsidRDefault="00645B21" w:rsidP="00393CCC">
      <w:pPr>
        <w:ind w:firstLine="360"/>
        <w:rPr>
          <w:sz w:val="24"/>
          <w:szCs w:val="24"/>
        </w:rPr>
      </w:pPr>
    </w:p>
    <w:p w14:paraId="726063E4" w14:textId="77777777" w:rsidR="00645B21" w:rsidRDefault="00645B21" w:rsidP="00393CCC">
      <w:pPr>
        <w:ind w:firstLine="360"/>
        <w:rPr>
          <w:sz w:val="24"/>
          <w:szCs w:val="24"/>
        </w:rPr>
      </w:pPr>
    </w:p>
    <w:p w14:paraId="4E578A3D" w14:textId="77777777" w:rsidR="00645B21" w:rsidRDefault="00645B21" w:rsidP="00393CCC">
      <w:pPr>
        <w:ind w:firstLine="360"/>
        <w:rPr>
          <w:sz w:val="24"/>
          <w:szCs w:val="24"/>
        </w:rPr>
      </w:pPr>
    </w:p>
    <w:p w14:paraId="4EDCF75D" w14:textId="77777777" w:rsidR="00645B21" w:rsidRDefault="00645B21" w:rsidP="00393CCC">
      <w:pPr>
        <w:ind w:firstLine="360"/>
        <w:rPr>
          <w:sz w:val="24"/>
          <w:szCs w:val="24"/>
        </w:rPr>
      </w:pPr>
    </w:p>
    <w:p w14:paraId="42EB12AE" w14:textId="77777777" w:rsidR="00645B21" w:rsidRDefault="00645B21" w:rsidP="00393CCC">
      <w:pPr>
        <w:ind w:firstLine="360"/>
        <w:rPr>
          <w:sz w:val="24"/>
          <w:szCs w:val="24"/>
        </w:rPr>
      </w:pPr>
    </w:p>
    <w:p w14:paraId="4259151F" w14:textId="77777777" w:rsidR="00645B21" w:rsidRDefault="00645B21" w:rsidP="00393CCC">
      <w:pPr>
        <w:ind w:firstLine="360"/>
        <w:rPr>
          <w:sz w:val="24"/>
          <w:szCs w:val="24"/>
        </w:rPr>
      </w:pPr>
    </w:p>
    <w:p w14:paraId="1F857965" w14:textId="64844460" w:rsidR="00645B21" w:rsidRDefault="00645B21" w:rsidP="00645B21">
      <w:pPr>
        <w:rPr>
          <w:b/>
          <w:bCs/>
          <w:i/>
          <w:iCs/>
          <w:sz w:val="24"/>
          <w:szCs w:val="24"/>
        </w:rPr>
      </w:pPr>
      <w:r>
        <w:rPr>
          <w:b/>
          <w:bCs/>
          <w:i/>
          <w:iCs/>
          <w:sz w:val="24"/>
          <w:szCs w:val="24"/>
        </w:rPr>
        <w:t>Figures and tables</w:t>
      </w:r>
    </w:p>
    <w:p w14:paraId="3BCB5830" w14:textId="77777777" w:rsidR="00631E28" w:rsidRPr="00631E28" w:rsidRDefault="00631E28" w:rsidP="00645B21">
      <w:pPr>
        <w:rPr>
          <w:b/>
          <w:bCs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78240C" w:rsidRPr="00631E28" w14:paraId="1A57BF89" w14:textId="77777777" w:rsidTr="00164643">
        <w:tc>
          <w:tcPr>
            <w:tcW w:w="9350" w:type="dxa"/>
            <w:gridSpan w:val="4"/>
          </w:tcPr>
          <w:p w14:paraId="1B2FF85D" w14:textId="1B1CB38E" w:rsidR="0078240C" w:rsidRPr="00631E28" w:rsidRDefault="002701D6" w:rsidP="00645B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able 1. </w:t>
            </w:r>
            <w:r w:rsidR="00A956E5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umber of </w:t>
            </w:r>
            <w:r w:rsidR="00A956E5" w:rsidRPr="00631E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Staphylococcus chromogenes </w:t>
            </w:r>
            <w:r w:rsidR="00A956E5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solates </w:t>
            </w:r>
            <w:r w:rsidR="00A927CD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sociated</w:t>
            </w:r>
            <w:r w:rsidR="00A956E5" w:rsidRPr="00631E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</w:t>
            </w:r>
            <w:r w:rsidR="00511501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with </w:t>
            </w:r>
            <w:r w:rsidR="00A927CD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ersistent </w:t>
            </w:r>
            <w:r w:rsidR="00A670CC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bovine </w:t>
            </w:r>
            <w:r w:rsidR="00A927CD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ntramammary infections belonging to each </w:t>
            </w:r>
            <w:r w:rsidR="00936F4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rain type (</w:t>
            </w:r>
            <w:r w:rsidR="00F91434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T; </w:t>
            </w:r>
            <w:r w:rsidR="00936F4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 determined by multilocus sequence typing),</w:t>
            </w:r>
            <w:r w:rsidR="005046F0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A956E5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ratified by</w:t>
            </w:r>
            <w:r w:rsidR="00270B7F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SCC </w:t>
            </w:r>
            <w:r w:rsidR="00D97E6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tegory</w:t>
            </w:r>
            <w:r w:rsidR="00270B7F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 A</w:t>
            </w:r>
            <w:r w:rsidR="00270B7F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ll </w:t>
            </w:r>
            <w:r w:rsidR="00E77BC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solates in the HIGH category </w:t>
            </w:r>
            <w:r w:rsidR="0007164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me from</w:t>
            </w:r>
            <w:r w:rsidR="00640A0C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MI which had </w:t>
            </w:r>
            <w:r w:rsidR="00640A0C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 SCC of ≥ 200,000 cells/mL</w:t>
            </w:r>
            <w:r w:rsidR="00640A0C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07164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sociated</w:t>
            </w:r>
            <w:r w:rsidR="00C70ECC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with all</w:t>
            </w:r>
            <w:r w:rsidR="0007164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270B7F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uarter-day observations</w:t>
            </w:r>
            <w:r w:rsidR="0007164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270B7F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07164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d a</w:t>
            </w:r>
            <w:r w:rsidR="0007164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ll isolates in the </w:t>
            </w:r>
            <w:r w:rsidR="0007164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  <w:r w:rsidR="0007164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category come from IMI which had an SCC of &lt; 200,000 cells/mL associated</w:t>
            </w:r>
            <w:r w:rsidR="00C70ECC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with all</w:t>
            </w:r>
            <w:r w:rsidR="0007164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quarter-day observations</w:t>
            </w:r>
            <w:r w:rsidR="00422DB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 A phylog</w:t>
            </w:r>
            <w:r w:rsidR="00901371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etic tree was constructed from</w:t>
            </w:r>
            <w:r w:rsidR="00422DB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concatenated nucleotide sequence data </w:t>
            </w:r>
            <w:r w:rsidR="00901371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for the study isolates as well as </w:t>
            </w:r>
            <w:r w:rsidR="00422DB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86 </w:t>
            </w:r>
            <w:r w:rsidR="00901371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blicly-</w:t>
            </w:r>
            <w:r w:rsidR="00422DB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vailable concatenated MLST sequences for </w:t>
            </w:r>
            <w:r w:rsidR="00422DB8" w:rsidRPr="00631E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S. chromogenes</w:t>
            </w:r>
            <w:r w:rsidR="00062B24" w:rsidRPr="00631E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. </w:t>
            </w:r>
            <w:r w:rsidR="00FB4EB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udy i</w:t>
            </w:r>
            <w:r w:rsidR="00422DB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olates which grouped together with a bootstrap value of ≥ 65% were classified as </w:t>
            </w:r>
            <w:r w:rsidR="00062B24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T </w:t>
            </w:r>
            <w:r w:rsidR="00422DB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lusters.</w:t>
            </w:r>
          </w:p>
        </w:tc>
      </w:tr>
      <w:tr w:rsidR="0078240C" w:rsidRPr="00631E28" w14:paraId="17686BB4" w14:textId="77777777" w:rsidTr="00193B71">
        <w:trPr>
          <w:trHeight w:val="531"/>
        </w:trPr>
        <w:tc>
          <w:tcPr>
            <w:tcW w:w="2337" w:type="dxa"/>
            <w:vAlign w:val="bottom"/>
          </w:tcPr>
          <w:p w14:paraId="335BA3A4" w14:textId="5F9DA9B9" w:rsidR="0078240C" w:rsidRPr="00631E28" w:rsidRDefault="00014A6C" w:rsidP="001B537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CC category</w:t>
            </w:r>
          </w:p>
        </w:tc>
        <w:tc>
          <w:tcPr>
            <w:tcW w:w="2337" w:type="dxa"/>
            <w:vAlign w:val="bottom"/>
          </w:tcPr>
          <w:p w14:paraId="5DA19F3F" w14:textId="3727D010" w:rsidR="0078240C" w:rsidRPr="00631E28" w:rsidRDefault="00F31ED2" w:rsidP="001B537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rain type</w:t>
            </w:r>
          </w:p>
        </w:tc>
        <w:tc>
          <w:tcPr>
            <w:tcW w:w="2338" w:type="dxa"/>
            <w:vAlign w:val="bottom"/>
          </w:tcPr>
          <w:p w14:paraId="1C671778" w14:textId="5ACAD12E" w:rsidR="0078240C" w:rsidRPr="00631E28" w:rsidRDefault="00F31ED2" w:rsidP="001B537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 cluster</w:t>
            </w:r>
          </w:p>
        </w:tc>
        <w:tc>
          <w:tcPr>
            <w:tcW w:w="2338" w:type="dxa"/>
            <w:vAlign w:val="bottom"/>
          </w:tcPr>
          <w:p w14:paraId="39FC196E" w14:textId="76A304BE" w:rsidR="0078240C" w:rsidRPr="00631E28" w:rsidRDefault="00F31ED2" w:rsidP="001B537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. isolates</w:t>
            </w:r>
          </w:p>
        </w:tc>
      </w:tr>
      <w:tr w:rsidR="00666903" w:rsidRPr="00631E28" w14:paraId="409683AB" w14:textId="77777777" w:rsidTr="00666903">
        <w:trPr>
          <w:trHeight w:val="540"/>
        </w:trPr>
        <w:tc>
          <w:tcPr>
            <w:tcW w:w="2337" w:type="dxa"/>
            <w:vAlign w:val="bottom"/>
          </w:tcPr>
          <w:p w14:paraId="1BF88A98" w14:textId="623C2BC5" w:rsidR="00666903" w:rsidRPr="001B5376" w:rsidRDefault="00666903" w:rsidP="001F69C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HIGH</w:t>
            </w:r>
          </w:p>
        </w:tc>
        <w:tc>
          <w:tcPr>
            <w:tcW w:w="2337" w:type="dxa"/>
            <w:vAlign w:val="bottom"/>
          </w:tcPr>
          <w:p w14:paraId="28E9B785" w14:textId="4071C33E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338" w:type="dxa"/>
            <w:vAlign w:val="bottom"/>
          </w:tcPr>
          <w:p w14:paraId="29323C0A" w14:textId="675BEA0D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338" w:type="dxa"/>
            <w:vAlign w:val="bottom"/>
          </w:tcPr>
          <w:p w14:paraId="0736137E" w14:textId="4C2EEE55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666903" w:rsidRPr="00631E28" w14:paraId="5EF7DBFE" w14:textId="77777777" w:rsidTr="00666903">
        <w:tc>
          <w:tcPr>
            <w:tcW w:w="2337" w:type="dxa"/>
            <w:vAlign w:val="bottom"/>
          </w:tcPr>
          <w:p w14:paraId="6946081E" w14:textId="77777777" w:rsidR="00666903" w:rsidRPr="001B5376" w:rsidRDefault="00666903" w:rsidP="00A94578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vAlign w:val="bottom"/>
          </w:tcPr>
          <w:p w14:paraId="3EB24E4D" w14:textId="47246D94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338" w:type="dxa"/>
            <w:vAlign w:val="bottom"/>
          </w:tcPr>
          <w:p w14:paraId="5972ACEC" w14:textId="3C0B96B7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338" w:type="dxa"/>
            <w:vAlign w:val="bottom"/>
          </w:tcPr>
          <w:p w14:paraId="1F60C87B" w14:textId="0F6875CD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666903" w:rsidRPr="00631E28" w14:paraId="612E2C6F" w14:textId="77777777" w:rsidTr="00666903">
        <w:tc>
          <w:tcPr>
            <w:tcW w:w="2337" w:type="dxa"/>
            <w:vAlign w:val="bottom"/>
          </w:tcPr>
          <w:p w14:paraId="65BF79C9" w14:textId="77777777" w:rsidR="00666903" w:rsidRPr="001B5376" w:rsidRDefault="00666903" w:rsidP="00A94578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vAlign w:val="bottom"/>
          </w:tcPr>
          <w:p w14:paraId="7DAFFE0A" w14:textId="6FB0C743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2338" w:type="dxa"/>
            <w:vAlign w:val="bottom"/>
          </w:tcPr>
          <w:p w14:paraId="63B1C6A8" w14:textId="0C741EA8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2338" w:type="dxa"/>
            <w:vAlign w:val="bottom"/>
          </w:tcPr>
          <w:p w14:paraId="361F1324" w14:textId="7B5A308D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666903" w:rsidRPr="00631E28" w14:paraId="4468606C" w14:textId="77777777" w:rsidTr="00666903">
        <w:tc>
          <w:tcPr>
            <w:tcW w:w="2337" w:type="dxa"/>
            <w:vAlign w:val="bottom"/>
          </w:tcPr>
          <w:p w14:paraId="436B8ECB" w14:textId="77777777" w:rsidR="00666903" w:rsidRPr="001B5376" w:rsidRDefault="00666903" w:rsidP="00A94578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vAlign w:val="bottom"/>
          </w:tcPr>
          <w:p w14:paraId="1051CDE0" w14:textId="432DBC70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2338" w:type="dxa"/>
            <w:vAlign w:val="bottom"/>
          </w:tcPr>
          <w:p w14:paraId="2D53D2D5" w14:textId="1E9A85C4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2338" w:type="dxa"/>
            <w:vAlign w:val="bottom"/>
          </w:tcPr>
          <w:p w14:paraId="03CC01A9" w14:textId="0F31754A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666903" w:rsidRPr="00631E28" w14:paraId="47D092A6" w14:textId="77777777" w:rsidTr="00666903">
        <w:tc>
          <w:tcPr>
            <w:tcW w:w="2337" w:type="dxa"/>
            <w:vAlign w:val="bottom"/>
          </w:tcPr>
          <w:p w14:paraId="7347F9A1" w14:textId="77777777" w:rsidR="00666903" w:rsidRPr="001B5376" w:rsidRDefault="00666903" w:rsidP="00A94578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vAlign w:val="bottom"/>
          </w:tcPr>
          <w:p w14:paraId="2B4092FF" w14:textId="39DF1857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136</w:t>
            </w:r>
          </w:p>
        </w:tc>
        <w:tc>
          <w:tcPr>
            <w:tcW w:w="2338" w:type="dxa"/>
            <w:vAlign w:val="bottom"/>
          </w:tcPr>
          <w:p w14:paraId="6753FDB4" w14:textId="57D43930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2338" w:type="dxa"/>
            <w:vAlign w:val="bottom"/>
          </w:tcPr>
          <w:p w14:paraId="1C38BDA8" w14:textId="18F8CFF7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666903" w:rsidRPr="00631E28" w14:paraId="777E9CF0" w14:textId="77777777" w:rsidTr="00666903">
        <w:tc>
          <w:tcPr>
            <w:tcW w:w="2337" w:type="dxa"/>
            <w:vAlign w:val="bottom"/>
          </w:tcPr>
          <w:p w14:paraId="2796C21F" w14:textId="77777777" w:rsidR="00666903" w:rsidRPr="001B5376" w:rsidRDefault="00666903" w:rsidP="00A94578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vAlign w:val="bottom"/>
          </w:tcPr>
          <w:p w14:paraId="5DA1F49B" w14:textId="426FE810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176</w:t>
            </w:r>
            <w:r w:rsidR="00C82420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2338" w:type="dxa"/>
            <w:vAlign w:val="bottom"/>
          </w:tcPr>
          <w:p w14:paraId="2931B3E1" w14:textId="7B55E59A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338" w:type="dxa"/>
            <w:vAlign w:val="bottom"/>
          </w:tcPr>
          <w:p w14:paraId="72CE82D8" w14:textId="69E1C001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666903" w:rsidRPr="00631E28" w14:paraId="08AC91DB" w14:textId="77777777" w:rsidTr="00666903">
        <w:tc>
          <w:tcPr>
            <w:tcW w:w="2337" w:type="dxa"/>
            <w:vAlign w:val="bottom"/>
          </w:tcPr>
          <w:p w14:paraId="4F57A8C9" w14:textId="77777777" w:rsidR="00666903" w:rsidRPr="001B5376" w:rsidRDefault="00666903" w:rsidP="00A94578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vAlign w:val="bottom"/>
          </w:tcPr>
          <w:p w14:paraId="70F2FBC3" w14:textId="5A2691C4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177</w:t>
            </w:r>
            <w:r w:rsidR="00C82420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2338" w:type="dxa"/>
            <w:vAlign w:val="bottom"/>
          </w:tcPr>
          <w:p w14:paraId="34B15264" w14:textId="233EE7FE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2338" w:type="dxa"/>
            <w:vAlign w:val="bottom"/>
          </w:tcPr>
          <w:p w14:paraId="11B28532" w14:textId="7CDC5D83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666903" w:rsidRPr="00631E28" w14:paraId="6D9064D6" w14:textId="77777777" w:rsidTr="00666903">
        <w:tc>
          <w:tcPr>
            <w:tcW w:w="2337" w:type="dxa"/>
            <w:vAlign w:val="bottom"/>
          </w:tcPr>
          <w:p w14:paraId="5F6424FF" w14:textId="77777777" w:rsidR="00666903" w:rsidRPr="001B5376" w:rsidRDefault="00666903" w:rsidP="00A94578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vAlign w:val="bottom"/>
          </w:tcPr>
          <w:p w14:paraId="1FEC2B72" w14:textId="2CFC622D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8" w:type="dxa"/>
            <w:vAlign w:val="bottom"/>
          </w:tcPr>
          <w:p w14:paraId="424B81F7" w14:textId="694F2E4A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8" w:type="dxa"/>
            <w:vAlign w:val="bottom"/>
          </w:tcPr>
          <w:p w14:paraId="65C5BA7E" w14:textId="1DAFB3D6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66903" w:rsidRPr="00631E28" w14:paraId="0E7E205A" w14:textId="77777777" w:rsidTr="00666903">
        <w:tc>
          <w:tcPr>
            <w:tcW w:w="2337" w:type="dxa"/>
            <w:vAlign w:val="bottom"/>
          </w:tcPr>
          <w:p w14:paraId="5779699D" w14:textId="0E9CF97E" w:rsidR="00666903" w:rsidRPr="001B5376" w:rsidRDefault="00666903" w:rsidP="00A94578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LOW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D5A03F" w14:textId="7892E23E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718687" w14:textId="35FE6BFF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42A343" w14:textId="7C81D8B2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666903" w:rsidRPr="00631E28" w14:paraId="0EE4EF23" w14:textId="77777777" w:rsidTr="00666903">
        <w:tc>
          <w:tcPr>
            <w:tcW w:w="2337" w:type="dxa"/>
            <w:vAlign w:val="bottom"/>
          </w:tcPr>
          <w:p w14:paraId="17ABDC76" w14:textId="77777777" w:rsidR="00666903" w:rsidRPr="001B5376" w:rsidRDefault="00666903" w:rsidP="003651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356473" w14:textId="200EE70E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5B517E" w14:textId="278FFAE8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520DB7" w14:textId="6E18EAD0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666903" w:rsidRPr="00631E28" w14:paraId="06968206" w14:textId="77777777" w:rsidTr="00666903">
        <w:tc>
          <w:tcPr>
            <w:tcW w:w="2337" w:type="dxa"/>
            <w:vAlign w:val="bottom"/>
          </w:tcPr>
          <w:p w14:paraId="7FB6DA64" w14:textId="77777777" w:rsidR="00666903" w:rsidRPr="001B5376" w:rsidRDefault="00666903" w:rsidP="003651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E535E0" w14:textId="70603E32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509C7C" w14:textId="051C188E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78FE6D0" w14:textId="2AF75868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666903" w:rsidRPr="00631E28" w14:paraId="45576D24" w14:textId="77777777" w:rsidTr="00666903">
        <w:tc>
          <w:tcPr>
            <w:tcW w:w="2337" w:type="dxa"/>
            <w:vAlign w:val="bottom"/>
          </w:tcPr>
          <w:p w14:paraId="5706C618" w14:textId="77777777" w:rsidR="00666903" w:rsidRPr="001B5376" w:rsidRDefault="00666903" w:rsidP="003651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EA5D1D" w14:textId="2CC5F472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02E591" w14:textId="3B18A34B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2DE92E" w14:textId="364BDD4F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666903" w:rsidRPr="00631E28" w14:paraId="66561E90" w14:textId="77777777" w:rsidTr="00666903">
        <w:tc>
          <w:tcPr>
            <w:tcW w:w="2337" w:type="dxa"/>
            <w:vAlign w:val="bottom"/>
          </w:tcPr>
          <w:p w14:paraId="4602D957" w14:textId="77777777" w:rsidR="00666903" w:rsidRPr="001B5376" w:rsidRDefault="00666903" w:rsidP="003651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58C195" w14:textId="14B2F1E2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4</w:t>
            </w:r>
            <w:r w:rsidR="00C824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*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6076F4F" w14:textId="52C93F7F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45FF0B" w14:textId="4858DDF9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666903" w:rsidRPr="00631E28" w14:paraId="415E7774" w14:textId="77777777" w:rsidTr="00666903">
        <w:tc>
          <w:tcPr>
            <w:tcW w:w="2337" w:type="dxa"/>
            <w:vAlign w:val="bottom"/>
          </w:tcPr>
          <w:p w14:paraId="10DF64CA" w14:textId="77777777" w:rsidR="00666903" w:rsidRPr="001B5376" w:rsidRDefault="00666903" w:rsidP="003651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2A5121" w14:textId="2FF6313C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5</w:t>
            </w:r>
            <w:r w:rsidR="00C824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*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773E39" w14:textId="07DC9660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9AE561" w14:textId="6875E5C4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666903" w:rsidRPr="00631E28" w14:paraId="740FFFD4" w14:textId="77777777" w:rsidTr="00666903">
        <w:tc>
          <w:tcPr>
            <w:tcW w:w="2337" w:type="dxa"/>
            <w:vAlign w:val="bottom"/>
          </w:tcPr>
          <w:p w14:paraId="0F4E7470" w14:textId="77777777" w:rsidR="00666903" w:rsidRPr="001B5376" w:rsidRDefault="00666903" w:rsidP="003651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D59599" w14:textId="12CBA53D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6</w:t>
            </w:r>
            <w:r w:rsidR="00C824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*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D8EF2A" w14:textId="6585305B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5BFD44" w14:textId="4129CC53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666903" w:rsidRPr="00631E28" w14:paraId="42F7A258" w14:textId="77777777" w:rsidTr="00FB550D">
        <w:tc>
          <w:tcPr>
            <w:tcW w:w="9350" w:type="dxa"/>
            <w:gridSpan w:val="4"/>
            <w:vAlign w:val="bottom"/>
          </w:tcPr>
          <w:p w14:paraId="6F419B81" w14:textId="67568307" w:rsidR="00666903" w:rsidRPr="00A06B1B" w:rsidRDefault="00C63CCF" w:rsidP="003651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* Indicates </w:t>
            </w:r>
            <w:r w:rsidR="00A06B1B">
              <w:rPr>
                <w:rFonts w:ascii="Times New Roman" w:hAnsi="Times New Roman" w:cs="Times New Roman"/>
                <w:sz w:val="24"/>
                <w:szCs w:val="24"/>
              </w:rPr>
              <w:t xml:space="preserve">a </w:t>
            </w:r>
            <w:r w:rsidR="00DD4280">
              <w:rPr>
                <w:rFonts w:ascii="Times New Roman" w:hAnsi="Times New Roman" w:cs="Times New Roman"/>
                <w:sz w:val="24"/>
                <w:szCs w:val="24"/>
              </w:rPr>
              <w:t xml:space="preserve">novel </w:t>
            </w:r>
            <w:r w:rsidR="00A06B1B">
              <w:rPr>
                <w:rFonts w:ascii="Times New Roman" w:hAnsi="Times New Roman" w:cs="Times New Roman"/>
                <w:sz w:val="24"/>
                <w:szCs w:val="24"/>
              </w:rPr>
              <w:t xml:space="preserve">strain type of </w:t>
            </w:r>
            <w:r w:rsidR="00A06B1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. chromogenes</w:t>
            </w:r>
            <w:r w:rsidR="00A06B1B">
              <w:rPr>
                <w:rFonts w:ascii="Times New Roman" w:hAnsi="Times New Roman" w:cs="Times New Roman"/>
                <w:sz w:val="24"/>
                <w:szCs w:val="24"/>
              </w:rPr>
              <w:t xml:space="preserve"> not previously</w:t>
            </w:r>
            <w:r w:rsidR="00DD4280">
              <w:rPr>
                <w:rFonts w:ascii="Times New Roman" w:hAnsi="Times New Roman" w:cs="Times New Roman"/>
                <w:sz w:val="24"/>
                <w:szCs w:val="24"/>
              </w:rPr>
              <w:t xml:space="preserve"> identified in </w:t>
            </w:r>
            <w:proofErr w:type="spellStart"/>
            <w:r w:rsidR="00DD4280">
              <w:rPr>
                <w:rFonts w:ascii="Times New Roman" w:hAnsi="Times New Roman" w:cs="Times New Roman"/>
                <w:sz w:val="24"/>
                <w:szCs w:val="24"/>
              </w:rPr>
              <w:t>PubMLST</w:t>
            </w:r>
            <w:proofErr w:type="spellEnd"/>
          </w:p>
        </w:tc>
      </w:tr>
    </w:tbl>
    <w:p w14:paraId="4DFC82E7" w14:textId="77777777" w:rsidR="00645B21" w:rsidRDefault="00645B21" w:rsidP="00645B21">
      <w:pPr>
        <w:rPr>
          <w:sz w:val="24"/>
          <w:szCs w:val="24"/>
        </w:rPr>
      </w:pPr>
    </w:p>
    <w:p w14:paraId="13703666" w14:textId="77777777" w:rsidR="00CB6416" w:rsidRDefault="00CB6416" w:rsidP="00645B21">
      <w:pPr>
        <w:rPr>
          <w:sz w:val="24"/>
          <w:szCs w:val="24"/>
        </w:rPr>
      </w:pPr>
    </w:p>
    <w:p w14:paraId="03B1624B" w14:textId="77777777" w:rsidR="00CB6416" w:rsidRDefault="00CB6416" w:rsidP="00645B21">
      <w:pPr>
        <w:rPr>
          <w:sz w:val="24"/>
          <w:szCs w:val="24"/>
        </w:rPr>
      </w:pPr>
    </w:p>
    <w:p w14:paraId="7AA1C6CC" w14:textId="2FE19145" w:rsidR="00CB6416" w:rsidRPr="003B43E0" w:rsidRDefault="00CB6416" w:rsidP="00645B21">
      <w:pPr>
        <w:rPr>
          <w:rFonts w:ascii="Calibri" w:hAnsi="Calibri" w:cs="Calibri"/>
          <w:sz w:val="24"/>
          <w:szCs w:val="24"/>
        </w:rPr>
      </w:pPr>
      <w:r w:rsidRPr="003B43E0">
        <w:rPr>
          <w:rFonts w:ascii="Calibri" w:hAnsi="Calibri" w:cs="Calibri"/>
          <w:sz w:val="24"/>
          <w:szCs w:val="24"/>
        </w:rPr>
        <w:t>Figure S1 caption:</w:t>
      </w:r>
    </w:p>
    <w:p w14:paraId="3328DBDA" w14:textId="7C3D6B76" w:rsidR="00CB6416" w:rsidRPr="003B43E0" w:rsidRDefault="00CB6416" w:rsidP="00645B21">
      <w:pPr>
        <w:rPr>
          <w:rFonts w:ascii="Calibri" w:hAnsi="Calibri" w:cs="Calibri"/>
          <w:sz w:val="24"/>
          <w:szCs w:val="24"/>
        </w:rPr>
      </w:pPr>
      <w:r w:rsidRPr="003B43E0">
        <w:rPr>
          <w:rFonts w:ascii="Calibri" w:eastAsia="Times New Roman" w:hAnsi="Calibri" w:cs="Calibri"/>
          <w:color w:val="000000"/>
          <w:sz w:val="24"/>
          <w:szCs w:val="24"/>
        </w:rPr>
        <w:t>Dendrogram</w:t>
      </w:r>
      <w:r w:rsidRPr="003B43E0">
        <w:rPr>
          <w:rFonts w:ascii="Calibri" w:eastAsia="Times New Roman" w:hAnsi="Calibri" w:cs="Calibri"/>
          <w:color w:val="000000"/>
          <w:sz w:val="24"/>
          <w:szCs w:val="24"/>
        </w:rPr>
        <w:t xml:space="preserve"> constructed from concatenated nucleotide sequence data for the</w:t>
      </w:r>
      <w:r w:rsidRPr="003B43E0">
        <w:rPr>
          <w:rFonts w:ascii="Calibri" w:eastAsia="Times New Roman" w:hAnsi="Calibri" w:cs="Calibri"/>
          <w:color w:val="000000"/>
          <w:sz w:val="24"/>
          <w:szCs w:val="24"/>
        </w:rPr>
        <w:t xml:space="preserve"> 20</w:t>
      </w:r>
      <w:r w:rsidRPr="003B43E0">
        <w:rPr>
          <w:rFonts w:ascii="Calibri" w:eastAsia="Times New Roman" w:hAnsi="Calibri" w:cs="Calibri"/>
          <w:color w:val="000000"/>
          <w:sz w:val="24"/>
          <w:szCs w:val="24"/>
        </w:rPr>
        <w:t xml:space="preserve"> study isolates as well as 386 publicly-available concatenated MLST sequences for </w:t>
      </w:r>
      <w:r w:rsidRPr="003B43E0">
        <w:rPr>
          <w:rFonts w:ascii="Calibri" w:eastAsia="Times New Roman" w:hAnsi="Calibri" w:cs="Calibri"/>
          <w:i/>
          <w:iCs/>
          <w:color w:val="000000"/>
          <w:sz w:val="24"/>
          <w:szCs w:val="24"/>
        </w:rPr>
        <w:t>S</w:t>
      </w:r>
      <w:r w:rsidR="004455FD">
        <w:rPr>
          <w:rFonts w:ascii="Calibri" w:eastAsia="Times New Roman" w:hAnsi="Calibri" w:cs="Calibri"/>
          <w:i/>
          <w:iCs/>
          <w:color w:val="000000"/>
          <w:sz w:val="24"/>
          <w:szCs w:val="24"/>
        </w:rPr>
        <w:t>taphylococcus</w:t>
      </w:r>
      <w:r w:rsidRPr="003B43E0">
        <w:rPr>
          <w:rFonts w:ascii="Calibri" w:eastAsia="Times New Roman" w:hAnsi="Calibri" w:cs="Calibri"/>
          <w:i/>
          <w:iCs/>
          <w:color w:val="000000"/>
          <w:sz w:val="24"/>
          <w:szCs w:val="24"/>
        </w:rPr>
        <w:t xml:space="preserve"> chromogenes. </w:t>
      </w:r>
      <w:r w:rsidRPr="003B43E0">
        <w:rPr>
          <w:rFonts w:ascii="Calibri" w:eastAsia="Times New Roman" w:hAnsi="Calibri" w:cs="Calibri"/>
          <w:color w:val="000000"/>
          <w:sz w:val="24"/>
          <w:szCs w:val="24"/>
        </w:rPr>
        <w:t>Study isolates which grouped together with a bootstrap value of ≥ 65% were classified as ST clusters</w:t>
      </w:r>
      <w:r w:rsidRPr="003B43E0">
        <w:rPr>
          <w:rFonts w:ascii="Calibri" w:eastAsia="Times New Roman" w:hAnsi="Calibri" w:cs="Calibri"/>
          <w:color w:val="000000"/>
          <w:sz w:val="24"/>
          <w:szCs w:val="24"/>
        </w:rPr>
        <w:t xml:space="preserve">, and are highlighted by a red rectangle. </w:t>
      </w:r>
      <w:r w:rsidR="003B43E0" w:rsidRPr="003B43E0">
        <w:rPr>
          <w:rFonts w:ascii="Calibri" w:eastAsia="Times New Roman" w:hAnsi="Calibri" w:cs="Calibri"/>
          <w:color w:val="000000"/>
          <w:sz w:val="24"/>
          <w:szCs w:val="24"/>
        </w:rPr>
        <w:t xml:space="preserve">The tree was constructed using a </w:t>
      </w:r>
      <w:r w:rsidR="003B43E0" w:rsidRPr="003B43E0">
        <w:rPr>
          <w:rFonts w:ascii="Calibri" w:hAnsi="Calibri" w:cs="Calibri"/>
          <w:sz w:val="24"/>
          <w:szCs w:val="24"/>
        </w:rPr>
        <w:t xml:space="preserve">maximum-likelihood algorithm with the optimal model and 100 bootstrap replications in MEGA-X </w:t>
      </w:r>
      <w:r w:rsidR="003B43E0" w:rsidRPr="003B43E0">
        <w:rPr>
          <w:rFonts w:ascii="Calibri" w:hAnsi="Calibri" w:cs="Calibri"/>
          <w:sz w:val="24"/>
          <w:szCs w:val="24"/>
        </w:rPr>
        <w:fldChar w:fldCharType="begin"/>
      </w:r>
      <w:r w:rsidR="003B43E0" w:rsidRPr="003B43E0">
        <w:rPr>
          <w:rFonts w:ascii="Calibri" w:hAnsi="Calibri" w:cs="Calibri"/>
          <w:sz w:val="24"/>
          <w:szCs w:val="24"/>
        </w:rPr>
        <w:instrText xml:space="preserve"> ADDIN EN.CITE &lt;EndNote&gt;&lt;Cite&gt;&lt;Author&gt;Kumar&lt;/Author&gt;&lt;Year&gt;2018&lt;/Year&gt;&lt;RecNum&gt;870&lt;/RecNum&gt;&lt;DisplayText&gt;(Kumar et al., 2018)&lt;/DisplayText&gt;&lt;record&gt;&lt;rec-number&gt;870&lt;/rec-number&gt;&lt;foreign-keys&gt;&lt;key app="EN" db-id="pss5de0wasp2t9es5tu5evzpa2svsdrveax9" timestamp="1722121522"&gt;870&lt;/key&gt;&lt;/foreign-keys&gt;&lt;ref-type name="Journal Article"&gt;17&lt;/ref-type&gt;&lt;contributors&gt;&lt;authors&gt;&lt;author&gt;Kumar, S.&lt;/author&gt;&lt;author&gt;Stecher, G.&lt;/author&gt;&lt;author&gt;Li, M.&lt;/author&gt;&lt;author&gt;Knyaz, C.&lt;/author&gt;&lt;author&gt;Tamura, K.&lt;/author&gt;&lt;/authors&gt;&lt;/contributors&gt;&lt;auth-address&gt;Institute for Genomics and Evolutionary Medicine, Temple University, Philadelphia, PA.&amp;#xD;Department of Biology, Temple University, Philadelphia, PA.&amp;#xD;Center for Excellence in Genome Medicine and Research, King Abdulaziz University, Jeddah, Saudi Arabia.&amp;#xD;Research Center for Genomics and Bioinformatics, Tokyo Metropolitan University, Hachioji, Japan.&amp;#xD;Department of Biological Sciences, Tokyo Metropolitan University, Hachioji, Japan.&lt;/auth-address&gt;&lt;titles&gt;&lt;title&gt;MEGA X: Molecular Evolutionary Genetics Analysis across Computing Platforms&lt;/title&gt;&lt;secondary-title&gt;Mol Biol Evol&lt;/secondary-title&gt;&lt;/titles&gt;&lt;periodical&gt;&lt;full-title&gt;Mol Biol Evol&lt;/full-title&gt;&lt;/periodical&gt;&lt;pages&gt;1547-1549&lt;/pages&gt;&lt;volume&gt;35&lt;/volume&gt;&lt;number&gt;6&lt;/number&gt;&lt;keywords&gt;&lt;keyword&gt;*Evolution, Molecular&lt;/keyword&gt;&lt;keyword&gt;*Genetic Techniques&lt;/keyword&gt;&lt;keyword&gt;Phylogeny&lt;/keyword&gt;&lt;keyword&gt;*Software&lt;/keyword&gt;&lt;/keywords&gt;&lt;dates&gt;&lt;year&gt;2018&lt;/year&gt;&lt;pub-dates&gt;&lt;date&gt;Jun 1&lt;/date&gt;&lt;/pub-dates&gt;&lt;/dates&gt;&lt;isbn&gt;0737-4038 (Print)&amp;#xD;0737-4038&lt;/isbn&gt;&lt;accession-num&gt;29722887&lt;/accession-num&gt;&lt;urls&gt;&lt;/urls&gt;&lt;custom2&gt;PMC5967553&lt;/custom2&gt;&lt;electronic-resource-num&gt;10.1093/molbev/msy096&lt;/electronic-resource-num&gt;&lt;remote-database-provider&gt;NLM&lt;/remote-database-provider&gt;&lt;language&gt;eng&lt;/language&gt;&lt;/record&gt;&lt;/Cite&gt;&lt;/EndNote&gt;</w:instrText>
      </w:r>
      <w:r w:rsidR="003B43E0" w:rsidRPr="003B43E0">
        <w:rPr>
          <w:rFonts w:ascii="Calibri" w:hAnsi="Calibri" w:cs="Calibri"/>
          <w:sz w:val="24"/>
          <w:szCs w:val="24"/>
        </w:rPr>
        <w:fldChar w:fldCharType="separate"/>
      </w:r>
      <w:r w:rsidR="003B43E0" w:rsidRPr="003B43E0">
        <w:rPr>
          <w:rFonts w:ascii="Calibri" w:hAnsi="Calibri" w:cs="Calibri"/>
          <w:noProof/>
          <w:sz w:val="24"/>
          <w:szCs w:val="24"/>
        </w:rPr>
        <w:t>(Kumar et al., 2018)</w:t>
      </w:r>
      <w:r w:rsidR="003B43E0" w:rsidRPr="003B43E0">
        <w:rPr>
          <w:rFonts w:ascii="Calibri" w:hAnsi="Calibri" w:cs="Calibri"/>
          <w:sz w:val="24"/>
          <w:szCs w:val="24"/>
        </w:rPr>
        <w:fldChar w:fldCharType="end"/>
      </w:r>
      <w:r w:rsidR="003B43E0" w:rsidRPr="003B43E0">
        <w:rPr>
          <w:rFonts w:ascii="Calibri" w:hAnsi="Calibri" w:cs="Calibri"/>
          <w:sz w:val="24"/>
          <w:szCs w:val="24"/>
        </w:rPr>
        <w:t>.</w:t>
      </w:r>
    </w:p>
    <w:sectPr w:rsidR="00CB6416" w:rsidRPr="003B43E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A527D"/>
    <w:rsid w:val="00014A6C"/>
    <w:rsid w:val="0005422C"/>
    <w:rsid w:val="00062B24"/>
    <w:rsid w:val="00065D1A"/>
    <w:rsid w:val="00071642"/>
    <w:rsid w:val="000B776B"/>
    <w:rsid w:val="000C1EB8"/>
    <w:rsid w:val="000C3D01"/>
    <w:rsid w:val="00102AE2"/>
    <w:rsid w:val="001249B8"/>
    <w:rsid w:val="00130D21"/>
    <w:rsid w:val="001354B3"/>
    <w:rsid w:val="00156599"/>
    <w:rsid w:val="0016426B"/>
    <w:rsid w:val="00164643"/>
    <w:rsid w:val="00181444"/>
    <w:rsid w:val="00184631"/>
    <w:rsid w:val="00193B71"/>
    <w:rsid w:val="001A6991"/>
    <w:rsid w:val="001A786E"/>
    <w:rsid w:val="001B5376"/>
    <w:rsid w:val="001C322E"/>
    <w:rsid w:val="001E6948"/>
    <w:rsid w:val="001F69C0"/>
    <w:rsid w:val="00250EF3"/>
    <w:rsid w:val="00251A3E"/>
    <w:rsid w:val="002701D6"/>
    <w:rsid w:val="00270B7F"/>
    <w:rsid w:val="002D39C6"/>
    <w:rsid w:val="002F2EF9"/>
    <w:rsid w:val="0033232D"/>
    <w:rsid w:val="0036339F"/>
    <w:rsid w:val="00365122"/>
    <w:rsid w:val="00393CCC"/>
    <w:rsid w:val="00395366"/>
    <w:rsid w:val="003B251B"/>
    <w:rsid w:val="003B43E0"/>
    <w:rsid w:val="003D3FB8"/>
    <w:rsid w:val="003F010F"/>
    <w:rsid w:val="00400FF8"/>
    <w:rsid w:val="00422DB8"/>
    <w:rsid w:val="00431912"/>
    <w:rsid w:val="00435E06"/>
    <w:rsid w:val="004455FD"/>
    <w:rsid w:val="004602C6"/>
    <w:rsid w:val="00481493"/>
    <w:rsid w:val="00481E0E"/>
    <w:rsid w:val="00490260"/>
    <w:rsid w:val="004A527D"/>
    <w:rsid w:val="0050243B"/>
    <w:rsid w:val="005046F0"/>
    <w:rsid w:val="00511501"/>
    <w:rsid w:val="00530FB5"/>
    <w:rsid w:val="00565A76"/>
    <w:rsid w:val="005959E4"/>
    <w:rsid w:val="005B1F7F"/>
    <w:rsid w:val="005B538C"/>
    <w:rsid w:val="005C0E9B"/>
    <w:rsid w:val="005C660A"/>
    <w:rsid w:val="00614F14"/>
    <w:rsid w:val="00631E28"/>
    <w:rsid w:val="00640A0C"/>
    <w:rsid w:val="00645B21"/>
    <w:rsid w:val="006620D6"/>
    <w:rsid w:val="00666903"/>
    <w:rsid w:val="006C7809"/>
    <w:rsid w:val="0070567B"/>
    <w:rsid w:val="00720965"/>
    <w:rsid w:val="00724A15"/>
    <w:rsid w:val="007371AB"/>
    <w:rsid w:val="007453CE"/>
    <w:rsid w:val="007715DE"/>
    <w:rsid w:val="0078240C"/>
    <w:rsid w:val="007844A2"/>
    <w:rsid w:val="00792D1D"/>
    <w:rsid w:val="007F4012"/>
    <w:rsid w:val="007F50B2"/>
    <w:rsid w:val="0080055E"/>
    <w:rsid w:val="00840A47"/>
    <w:rsid w:val="008445B2"/>
    <w:rsid w:val="00855974"/>
    <w:rsid w:val="00866F72"/>
    <w:rsid w:val="00867A0A"/>
    <w:rsid w:val="008C0E7F"/>
    <w:rsid w:val="008E4533"/>
    <w:rsid w:val="00901371"/>
    <w:rsid w:val="00910A29"/>
    <w:rsid w:val="00936F48"/>
    <w:rsid w:val="0095148E"/>
    <w:rsid w:val="00966B63"/>
    <w:rsid w:val="00A06B1B"/>
    <w:rsid w:val="00A670CC"/>
    <w:rsid w:val="00A70A15"/>
    <w:rsid w:val="00A927CD"/>
    <w:rsid w:val="00A94578"/>
    <w:rsid w:val="00A956E5"/>
    <w:rsid w:val="00AA6D80"/>
    <w:rsid w:val="00B27D08"/>
    <w:rsid w:val="00B8559B"/>
    <w:rsid w:val="00B86FF7"/>
    <w:rsid w:val="00B87C25"/>
    <w:rsid w:val="00B96AEE"/>
    <w:rsid w:val="00BA04E6"/>
    <w:rsid w:val="00C442CE"/>
    <w:rsid w:val="00C63CCF"/>
    <w:rsid w:val="00C70ECC"/>
    <w:rsid w:val="00C82420"/>
    <w:rsid w:val="00C82B00"/>
    <w:rsid w:val="00CB5D67"/>
    <w:rsid w:val="00CB6416"/>
    <w:rsid w:val="00D170B1"/>
    <w:rsid w:val="00D652B3"/>
    <w:rsid w:val="00D65944"/>
    <w:rsid w:val="00D807B5"/>
    <w:rsid w:val="00D841D9"/>
    <w:rsid w:val="00D97E62"/>
    <w:rsid w:val="00DD4280"/>
    <w:rsid w:val="00E066B3"/>
    <w:rsid w:val="00E53441"/>
    <w:rsid w:val="00E65F6F"/>
    <w:rsid w:val="00E77BC2"/>
    <w:rsid w:val="00E82069"/>
    <w:rsid w:val="00ED4ED7"/>
    <w:rsid w:val="00EE2283"/>
    <w:rsid w:val="00F31ED2"/>
    <w:rsid w:val="00F37880"/>
    <w:rsid w:val="00F61C47"/>
    <w:rsid w:val="00F805FE"/>
    <w:rsid w:val="00F91434"/>
    <w:rsid w:val="00FB4E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76A0545"/>
  <w15:chartTrackingRefBased/>
  <w15:docId w15:val="{9B8340D9-35AC-4917-BC51-0838DB126A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A527D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824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C63CC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1</TotalTime>
  <Pages>3</Pages>
  <Words>1029</Words>
  <Characters>5869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tlin Jeffrey</dc:creator>
  <cp:keywords/>
  <dc:description/>
  <cp:lastModifiedBy>Caitlin Jeffrey</cp:lastModifiedBy>
  <cp:revision>133</cp:revision>
  <dcterms:created xsi:type="dcterms:W3CDTF">2024-07-28T12:41:00Z</dcterms:created>
  <dcterms:modified xsi:type="dcterms:W3CDTF">2024-07-28T16:04:00Z</dcterms:modified>
</cp:coreProperties>
</file>